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820DD" w:rsidRDefault="004820DD" w:rsidP="00D03D3F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536138866"/>
      <w:r w:rsidRPr="000F1944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7ED2">
        <w:rPr>
          <w:rFonts w:ascii="Times New Roman" w:hAnsi="Times New Roman" w:cs="Times New Roman"/>
          <w:sz w:val="24"/>
        </w:rPr>
        <w:fldChar w:fldCharType="begin" w:fldLock="1"/>
      </w:r>
      <w:r w:rsidRPr="00847ED2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847ED2">
        <w:rPr>
          <w:rFonts w:ascii="Times New Roman" w:hAnsi="Times New Roman" w:cs="Times New Roman"/>
          <w:sz w:val="24"/>
        </w:rPr>
        <w:fldChar w:fldCharType="separate"/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Arens, A. A., Elder, R. J., &amp; Beasley, M. S. (2015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Auditing &amp; Jasa Assurance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Ariesetiawan, A., &amp; Rahayu, S. (2013). Pengaruh Profitabilitas, Likuiditas, dan Pertumbuhan Perusahaan terhadap Penerimaan Opini Audit Modifikasi Going Concern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>Arma,  endra ulkri. (2014). Pengaruh Profitabilitas, Likuiditas, Dan Pertumbuhan Perusahaan Terhadap Penerimaan Opini Audit Modifikasi Going Concern, 1–8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Aryantika, N. P. P., &amp; Rasmini, N. K. (2015). Profitabilitas, Leverage, Prior Opinion Dan Kompetensi Auditor Pada Opini Audit Going Concern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35AD6">
        <w:rPr>
          <w:rFonts w:ascii="Times New Roman" w:hAnsi="Times New Roman" w:cs="Times New Roman"/>
          <w:noProof/>
          <w:sz w:val="24"/>
          <w:szCs w:val="24"/>
        </w:rPr>
        <w:t>, 414–425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Benny, P. (2016). Kemampuan Opini Audit Tahun Sebelumnya Memoderasi Pengaruh Profitabilitas, Leverage, Likuiditas Pada Audit Going Concern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Universitas Udayana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835–861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Berk, J., &amp; DeMarzo, P. (2017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Corporate Finance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 (4th ed.)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Brealey, R. A., Myers, S. C., &amp; Allen, F. (2017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Principles of Corporate Finance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Journal of Experimental Psychology: General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 (Vol. 136)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Byusi, H., &amp; Achyani, F. (2017). Byusi dan Achyani / 2017 DETERMINAN OPINI AUDIT GOING CONCERN ( Studi Empiris Pada Perusahaan Real Estate dan Property yang Terdaftar di BEI Tahun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016), 13–28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 https://doi.org/658.0072—dc23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Ghozali, H. I. (2016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1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The British Accounting Review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 https://doi.org/10.1016/0890-8389(89)90087-5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Handhayani, N. W. S., &amp; Budhiarta, I. K. (2015). Pengaruh Size, Profitabilitas, Loan To Deposit Ratio , Dan Kecukupan Modal Terhadap Opini Audit Going Concern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35AD6">
        <w:rPr>
          <w:rFonts w:ascii="Times New Roman" w:hAnsi="Times New Roman" w:cs="Times New Roman"/>
          <w:noProof/>
          <w:sz w:val="24"/>
          <w:szCs w:val="24"/>
        </w:rPr>
        <w:t>, 771–787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Harris, R., &amp; Merianto, W. (2015). Pengaruh Debt Default , Disclosure , Opini Audit Tahun Sebelumnya , Ukuran Perusahaan , Dan Opinion Shopping Terhadap Penerimaan Opini Audit Going Concern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3), 1–11. Retrieved from https://ejournal3.undip.ac.id/index.php/accounting/article/view/9583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Ikatan Akuntan Indonesia. (2017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 Ikatan Akuntansi Indonesia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Indriastuti, M. (2016). Pengaruh Profitabilitas dan Likuiditas terhadap Penerimaan Opini Audit Going Concern Fokus Ekonomi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Fokus Ekonomi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37–50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>
        <w:rPr>
          <w:rFonts w:ascii="Times New Roman" w:hAnsi="Times New Roman" w:cs="Times New Roman"/>
          <w:noProof/>
          <w:sz w:val="24"/>
          <w:szCs w:val="24"/>
        </w:rPr>
        <w:t>Theory o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f The Firm : Managerial Behavior , Agency Costs And Ownership Structure I . Introduction and summary In this paper WC draw on </w:t>
      </w:r>
      <w:r w:rsidRPr="00435AD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ecent progress in the theory of ( 1 ) property rights , firm . In addition to tying together elements of the theory of e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35AD6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Kieso, D. E., Weygandt, J. J., &amp; Warfield, T. D. (2016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 (16E ed.). Wiley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Kurniawati, E., &amp; Murti, W. (2017). Pengaruh Profitabilitas, Likuiditas dan Ukuran Perusahaan Terhadap Opini Audit Going Concern (Studi Kasus Pada Perusahaan Tekstil Dan Garment Yang Terdaftar Di Bursa Efek Indonesia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Kusumawardhani, I. (2018). PENGARUH KONDISI KEUANGAN, FINANCIAL DISTRES, PROFITABILITAS DAN UKURAN PERUSAHAAN TERHADAP OPINI AUDIT GOING CONCERN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1), 121–136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Lie, C., Wardani, R. P., &amp; Pikir, T. W. (2016). Pengaruh Likuiditas , Solvabilitas , Profitabilitas , dan Rencana Manajemen terhadap Opini Audit Going Concern ( Studi Empiris Perusahaan Manufaktur di BEI 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Berkala Akuntansi Dan Keuangan Indonesia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84–105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Melania, S., Andini, R., &amp; Arifati, R. (2016). Analisis Pengaruh Kualitas Auditor, Likuiditas, Profitabilitas, Solvabilitas dan Ukuran Perusahaan terhadap Opini Audit Going Concern pada Perusahaan Manufaktur yang terdaftar di Bursa Efek Indonesia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Evolution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1–14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Messier, W. F., Glover, S. M., &amp; Prawitt, D. F. (2014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Jasa Auditing dan Assurance: Pendekatan Sistematis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>No 20, U. (2008). Undang-undang No. 20 Tahun 2008 tentang Usaha Mikro, Kecil, dan Menengah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Nugroho, L., Nurrohmah, S., Anasta, L., Ekonomi, F., Bisnis, D., &amp; Akuntansi, J. (2018). Faktor-Faktor Yang Mempengaruhi Opini Audit Going Concern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Sikap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96–111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Purba, M. P. (2013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Asumsi Going Concern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Rakatenda, G. N., &amp; Putra, I. W. (2016). Opini audit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2), 1347–1375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Ramadhanty, R., &amp; Rahayu, S. (2015). Analisis Pengaruh Financial Distress , Strategi Emisi Saham , Size Perusahaan Dan Profitabilitas Terhadap Penerimaan Opini Audit Modifikasi Going Concern ( Studi Pada Perusahaan Pertambangan Yang Terdaftar Di Bursa Efek Indonesia Periode 2009-2013 ) Analy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1), 381–388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Schroeder, R. G., Clark, M. W., &amp; Cathey, J. M. (2014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 Wiley. Retrieved from https://www.safaribooksonline.com/library/view/financial-accounting-theory/9781118582794/08_chapter04.html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Scott,  william R. (2015)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 (7th ed.). Pearson Education Limited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>Setiakusuma, C. K. A., &amp; Suryani, E. (2018). Pengaruh Likuiditas, Leverage, dan Pertumbuhan Perusahaan terhadap Opini Audit Going Concern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SPAP seksi 341. (2011). SA Seksi 314 Pertimbangan auditor atas kemampuan entitas dalam mempertahankan kelangsungan hidupnya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Standar Profesional Akuntan Publik</w:t>
      </w:r>
      <w:r w:rsidRPr="00435AD6">
        <w:rPr>
          <w:rFonts w:ascii="Times New Roman" w:hAnsi="Times New Roman" w:cs="Times New Roman"/>
          <w:noProof/>
          <w:sz w:val="24"/>
          <w:szCs w:val="24"/>
        </w:rPr>
        <w:t>, (30)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ssanto, H., &amp; Aquriza, N. mettani. (2012). Analisis pengaruh opini audit tahun sebelumnya, kualitas auditor, profitabilitas, likuiditas dan solvabilitas terhadap pemberian opini audit going concern pada perusahaan consumer goods industry yang terdaftar di bursa efek indonesia.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Opini</w:t>
      </w:r>
      <w:r w:rsidRPr="00435AD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20DD" w:rsidRPr="00435AD6" w:rsidRDefault="004820DD" w:rsidP="004820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35AD6">
        <w:rPr>
          <w:rFonts w:ascii="Times New Roman" w:hAnsi="Times New Roman" w:cs="Times New Roman"/>
          <w:noProof/>
          <w:sz w:val="24"/>
          <w:szCs w:val="24"/>
        </w:rPr>
        <w:t xml:space="preserve">Yani, M., Asmeri, R., &amp; Andini, N. (2018). Analisis Pengaruh Profitabilitas, Cash Flow, dan Kebijakan Manajemen terhadap Opini Audit Going Concern pada Perusahaan Manufaktur yang Terdaftar di BEI, </w:t>
      </w:r>
      <w:r w:rsidRPr="00435AD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35AD6">
        <w:rPr>
          <w:rFonts w:ascii="Times New Roman" w:hAnsi="Times New Roman" w:cs="Times New Roman"/>
          <w:noProof/>
          <w:sz w:val="24"/>
          <w:szCs w:val="24"/>
        </w:rPr>
        <w:t>(Iii), 83–104.</w:t>
      </w:r>
    </w:p>
    <w:p w:rsidR="00A82CFF" w:rsidRDefault="004820DD" w:rsidP="004820DD">
      <w:r w:rsidRPr="00847ED2">
        <w:rPr>
          <w:rFonts w:ascii="Times New Roman" w:hAnsi="Times New Roman" w:cs="Times New Roman"/>
          <w:sz w:val="24"/>
        </w:rPr>
        <w:fldChar w:fldCharType="end"/>
      </w:r>
    </w:p>
    <w:sectPr w:rsidR="00A82CFF" w:rsidSect="00A82CF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characterSpacingControl w:val="doNotCompress"/>
  <w:compat/>
  <w:rsids>
    <w:rsidRoot w:val="004820DD"/>
    <w:rsid w:val="004820DD"/>
    <w:rsid w:val="00A82CFF"/>
    <w:rsid w:val="00AC7333"/>
    <w:rsid w:val="00B4204E"/>
    <w:rsid w:val="00D03D3F"/>
    <w:rsid w:val="00D95153"/>
    <w:rsid w:val="00F924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20DD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4820D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20DD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820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820DD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0</Words>
  <Characters>4850</Characters>
  <Application>Microsoft Office Word</Application>
  <DocSecurity>0</DocSecurity>
  <Lines>40</Lines>
  <Paragraphs>11</Paragraphs>
  <ScaleCrop>false</ScaleCrop>
  <Company>HP</Company>
  <LinksUpToDate>false</LinksUpToDate>
  <CharactersWithSpaces>56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 Naftalia Ineke</dc:creator>
  <cp:lastModifiedBy>Maria Naftalia Ineke</cp:lastModifiedBy>
  <cp:revision>2</cp:revision>
  <dcterms:created xsi:type="dcterms:W3CDTF">2019-05-08T00:33:00Z</dcterms:created>
  <dcterms:modified xsi:type="dcterms:W3CDTF">2019-05-08T00:48:00Z</dcterms:modified>
</cp:coreProperties>
</file>